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884A11">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884A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884A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884A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884A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884A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884A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C9F9DAF"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25AC2B81"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2</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528120ED"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3</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412B089"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4</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2BA0CFCF"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3161550C"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5</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1EC0DCDF"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6</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739198"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7</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ADEA7FF"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8</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0" w:name="_Toc51603080"/>
      <w:r>
        <w:t>Conclusões dos trabalhos revisados</w:t>
      </w:r>
      <w:bookmarkEnd w:id="40"/>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1"/>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21EE54F5" w:rsidR="00F66337" w:rsidRDefault="001531B8" w:rsidP="00CA31F6">
      <w:r>
        <w:tab/>
        <w:t xml:space="preserve">Com isso, foi possível entender e desenvolver um modelo </w:t>
      </w:r>
      <w:r w:rsidR="000210A2">
        <w:t>de sistemas de recomendação</w:t>
      </w:r>
      <w:r w:rsidR="00C60EE5">
        <w:t xml:space="preserve"> chamado </w:t>
      </w:r>
      <w:bookmarkStart w:id="42" w:name="_Hlk42551519"/>
      <w:r w:rsidR="00E57227" w:rsidRPr="001C6C9A">
        <w:rPr>
          <w:i/>
        </w:rPr>
        <w:t>DC</w:t>
      </w:r>
      <w:r w:rsidR="00011779" w:rsidRPr="001C6C9A">
        <w:rPr>
          <w:i/>
        </w:rPr>
        <w:t>RM</w:t>
      </w:r>
      <w:bookmarkEnd w:id="42"/>
      <w:r w:rsidR="00E57227">
        <w:t xml:space="preserve"> (</w:t>
      </w:r>
      <w:r w:rsidR="00E57227" w:rsidRPr="001C6C9A">
        <w:rPr>
          <w:i/>
        </w:rPr>
        <w:t xml:space="preserve">Dynamic </w:t>
      </w:r>
      <w:r w:rsidR="00E85437" w:rsidRPr="001C6C9A">
        <w:rPr>
          <w:i/>
        </w:rPr>
        <w:t xml:space="preserve">and </w:t>
      </w:r>
      <w:r w:rsidR="00E57227" w:rsidRPr="001C6C9A">
        <w:rPr>
          <w:i/>
        </w:rPr>
        <w:t>Contextual</w:t>
      </w:r>
      <w:r w:rsidR="00E85437" w:rsidRPr="001C6C9A">
        <w:rPr>
          <w:i/>
        </w:rPr>
        <w:t xml:space="preserve"> Recommendations of</w:t>
      </w:r>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77777777" w:rsidR="000F766B" w:rsidRDefault="000F766B" w:rsidP="000F766B">
      <w:pPr>
        <w:pStyle w:val="Legenda"/>
        <w:rPr>
          <w:bCs/>
          <w:iCs/>
          <w:caps/>
          <w:snapToGrid w:val="0"/>
          <w:color w:val="000000"/>
          <w:spacing w:val="10"/>
          <w:kern w:val="28"/>
          <w:szCs w:val="20"/>
        </w:rPr>
      </w:pPr>
      <w:bookmarkStart w:id="43" w:name="_Ref52742150"/>
      <w:bookmarkStart w:id="44" w:name="_Ref52742133"/>
      <w:r>
        <w:t xml:space="preserve">Figura </w:t>
      </w:r>
      <w:r>
        <w:fldChar w:fldCharType="begin"/>
      </w:r>
      <w:r>
        <w:instrText xml:space="preserve"> SEQ Figura \* ARABIC </w:instrText>
      </w:r>
      <w:r>
        <w:fldChar w:fldCharType="separate"/>
      </w:r>
      <w:r>
        <w:rPr>
          <w:noProof/>
        </w:rPr>
        <w:t>1</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602FADA0"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6955F2">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546DCC68"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10</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r w:rsidR="00884A11">
        <w:fldChar w:fldCharType="begin"/>
      </w:r>
      <w:r w:rsidR="00884A11">
        <w:instrText xml:space="preserve"> SEQ Quadro \* ARABIC </w:instrText>
      </w:r>
      <w:r w:rsidR="00884A11">
        <w:fldChar w:fldCharType="separate"/>
      </w:r>
      <w:r>
        <w:rPr>
          <w:noProof/>
        </w:rPr>
        <w:t>2</w:t>
      </w:r>
      <w:r w:rsidR="00884A11">
        <w:rPr>
          <w:noProof/>
        </w:rPr>
        <w:fldChar w:fldCharType="end"/>
      </w:r>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A4139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4C4127A1" w14:textId="4B87EA9B" w:rsidR="00C076B3" w:rsidRDefault="00C076B3" w:rsidP="00C076B3">
      <w:pPr>
        <w:pStyle w:val="Ttulo2"/>
      </w:pPr>
      <w:r>
        <w:t>Desenvolvimento Do plugin</w:t>
      </w:r>
    </w:p>
    <w:p w14:paraId="384015D9" w14:textId="056CD18C" w:rsidR="00C076B3"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AAF9B09" w14:textId="5C61FC2B" w:rsidR="005C2415" w:rsidRDefault="005C2415" w:rsidP="00C076B3">
      <w:r>
        <w:tab/>
        <w:t>A aplicação foi disponibilizada no período do dia 28/09 até o dia 02/10</w:t>
      </w:r>
      <w:r w:rsidR="001E1B30">
        <w:t xml:space="preserve"> através de um e-mail enviado</w:t>
      </w:r>
      <w:r>
        <w:t xml:space="preserve"> para os usuários</w:t>
      </w:r>
      <w:r w:rsidR="001E1B30">
        <w:t xml:space="preserve">, </w:t>
      </w:r>
      <w:r w:rsidR="005267FC">
        <w:t>pedindo a eles para</w:t>
      </w:r>
      <w:r>
        <w:t xml:space="preserve"> </w:t>
      </w:r>
      <w:r w:rsidR="003F37F3">
        <w:t>utilizarem</w:t>
      </w:r>
      <w:r w:rsidR="005267FC">
        <w:t xml:space="preserve"> a aplicação, para ela salvar</w:t>
      </w:r>
      <w:r>
        <w:t xml:space="preserve"> os dados que serão utilizados como teste no modelo de classificação desenvolvido nesse trabalho.</w:t>
      </w:r>
    </w:p>
    <w:p w14:paraId="4EB2049E" w14:textId="350F7E44" w:rsidR="00411CBF" w:rsidRDefault="00411CBF" w:rsidP="00C076B3"/>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72DBB292" w:rsidR="00B61F3A" w:rsidRDefault="00B61F3A" w:rsidP="00EF3570">
      <w:pPr>
        <w:pStyle w:val="Legenda"/>
      </w:pPr>
      <w:r>
        <w:t xml:space="preserve">Figura </w:t>
      </w:r>
      <w:r w:rsidR="00884A11">
        <w:fldChar w:fldCharType="begin"/>
      </w:r>
      <w:r w:rsidR="00884A11">
        <w:instrText xml:space="preserve"> SEQ Figura \* ARABIC </w:instrText>
      </w:r>
      <w:r w:rsidR="00884A11">
        <w:fldChar w:fldCharType="separate"/>
      </w:r>
      <w:r w:rsidR="006955F2">
        <w:rPr>
          <w:noProof/>
        </w:rPr>
        <w:t>11</w:t>
      </w:r>
      <w:r w:rsidR="00884A11">
        <w:rPr>
          <w:noProof/>
        </w:rPr>
        <w:fldChar w:fldCharType="end"/>
      </w:r>
      <w:r>
        <w:t xml:space="preserve"> Tela </w:t>
      </w:r>
      <w:r w:rsidR="002C4866">
        <w:t>introdutória</w:t>
      </w:r>
      <w:r>
        <w:t xml:space="preserve"> da aplicação </w:t>
      </w:r>
      <w:r w:rsidRPr="00B61F3A">
        <w:t>(próprio, 2020)</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4126325D" w:rsidR="002C4866" w:rsidRDefault="00EF3570" w:rsidP="00EF3570">
      <w:pPr>
        <w:pStyle w:val="Legenda"/>
      </w:pPr>
      <w:r>
        <w:t xml:space="preserve">Figura </w:t>
      </w:r>
      <w:r w:rsidR="00884A11">
        <w:fldChar w:fldCharType="begin"/>
      </w:r>
      <w:r w:rsidR="00884A11">
        <w:instrText xml:space="preserve"> SEQ Figura \* ARABIC </w:instrText>
      </w:r>
      <w:r w:rsidR="00884A11">
        <w:fldChar w:fldCharType="separate"/>
      </w:r>
      <w:r w:rsidR="006955F2">
        <w:rPr>
          <w:noProof/>
        </w:rPr>
        <w:t>12</w:t>
      </w:r>
      <w:r w:rsidR="00884A11">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CE1E128" w:rsidR="00EF3570" w:rsidRDefault="004F5E97" w:rsidP="00210407">
      <w:pPr>
        <w:pStyle w:val="Legenda"/>
      </w:pPr>
      <w:r>
        <w:t xml:space="preserve">Figura </w:t>
      </w:r>
      <w:r w:rsidR="00884A11">
        <w:fldChar w:fldCharType="begin"/>
      </w:r>
      <w:r w:rsidR="00884A11">
        <w:instrText xml:space="preserve"> SEQ Figura \* ARABIC </w:instrText>
      </w:r>
      <w:r w:rsidR="00884A11">
        <w:fldChar w:fldCharType="separate"/>
      </w:r>
      <w:r w:rsidR="006955F2">
        <w:rPr>
          <w:noProof/>
        </w:rPr>
        <w:t>13</w:t>
      </w:r>
      <w:r w:rsidR="00884A11">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823F1E3" w:rsidR="00C75F43" w:rsidRDefault="00171C68" w:rsidP="00210407">
      <w:pPr>
        <w:pStyle w:val="Legenda"/>
        <w:rPr>
          <w:noProof/>
        </w:rPr>
      </w:pPr>
      <w:r>
        <w:t xml:space="preserve">Figura </w:t>
      </w:r>
      <w:r w:rsidR="00884A11">
        <w:fldChar w:fldCharType="begin"/>
      </w:r>
      <w:r w:rsidR="00884A11">
        <w:instrText xml:space="preserve"> SEQ Figura \* ARABIC </w:instrText>
      </w:r>
      <w:r w:rsidR="00884A11">
        <w:fldChar w:fldCharType="separate"/>
      </w:r>
      <w:r w:rsidR="006955F2">
        <w:rPr>
          <w:noProof/>
        </w:rPr>
        <w:t>14</w:t>
      </w:r>
      <w:r w:rsidR="00884A11">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42341A2" w:rsidR="00171C68" w:rsidRDefault="00171C68" w:rsidP="00210407">
      <w:pPr>
        <w:pStyle w:val="Legenda"/>
      </w:pPr>
      <w:r>
        <w:t xml:space="preserve">Figura </w:t>
      </w:r>
      <w:r w:rsidR="00884A11">
        <w:fldChar w:fldCharType="begin"/>
      </w:r>
      <w:r w:rsidR="00884A11">
        <w:instrText xml:space="preserve"> SEQ Figura \* ARABIC </w:instrText>
      </w:r>
      <w:r w:rsidR="00884A11">
        <w:fldChar w:fldCharType="separate"/>
      </w:r>
      <w:r w:rsidR="006955F2">
        <w:rPr>
          <w:noProof/>
        </w:rPr>
        <w:t>15</w:t>
      </w:r>
      <w:r w:rsidR="00884A11">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FA838C" w:rsidR="006955F2" w:rsidRDefault="006955F2" w:rsidP="006955F2">
      <w:pPr>
        <w:pStyle w:val="Legenda"/>
      </w:pPr>
      <w:r>
        <w:t xml:space="preserve">Figura </w:t>
      </w:r>
      <w:r w:rsidR="00884A11">
        <w:fldChar w:fldCharType="begin"/>
      </w:r>
      <w:r w:rsidR="00884A11">
        <w:instrText xml:space="preserve"> SEQ Figura \* ARABIC </w:instrText>
      </w:r>
      <w:r w:rsidR="00884A11">
        <w:fldChar w:fldCharType="separate"/>
      </w:r>
      <w:r>
        <w:rPr>
          <w:noProof/>
        </w:rPr>
        <w:t>16</w:t>
      </w:r>
      <w:r w:rsidR="00884A11">
        <w:rPr>
          <w:noProof/>
        </w:rPr>
        <w:fldChar w:fldCharType="end"/>
      </w:r>
      <w:r>
        <w:t xml:space="preserve"> Tela de busca de músicas que encaixem melhor no momento </w:t>
      </w:r>
      <w:r w:rsidRPr="00A73EA3">
        <w:t>(próprio, 2020)</w:t>
      </w:r>
    </w:p>
    <w:p w14:paraId="27958F37" w14:textId="4B89617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34B446C0" w14:textId="41EA3DEB" w:rsidR="001E5306" w:rsidRDefault="001E5306" w:rsidP="006A158D">
      <w:r>
        <w:t>react</w:t>
      </w:r>
    </w:p>
    <w:p w14:paraId="1E4089EE" w14:textId="70A2E83C" w:rsidR="001E5306" w:rsidRDefault="001E5306" w:rsidP="006A158D">
      <w:r>
        <w:t>githubpages</w:t>
      </w:r>
    </w:p>
    <w:p w14:paraId="57CA3B90" w14:textId="42778489" w:rsidR="001E5306" w:rsidRDefault="001E5306" w:rsidP="006A158D">
      <w:r>
        <w:t>firebase</w:t>
      </w:r>
    </w:p>
    <w:p w14:paraId="387EC2CA" w14:textId="4402F8A0" w:rsidR="001E5306" w:rsidRPr="006A158D" w:rsidRDefault="001E5306" w:rsidP="006A158D">
      <w:r>
        <w:t>testegtm</w:t>
      </w:r>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Contexto =&gt; sistema =&gt; knn =&gt; radio ou top 10 do genero</w:t>
      </w:r>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KNN =&gt; gênero =&gt; musicas do genero</w:t>
      </w:r>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w:t>
      </w:r>
      <w:r w:rsidR="0037075D">
        <w:lastRenderedPageBreak/>
        <w:t>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2"/>
          <w:headerReference w:type="first" r:id="rId53"/>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3EBC096E" w14:textId="21E7F78C" w:rsidR="00133BC3" w:rsidRPr="00133BC3" w:rsidRDefault="00C648F5" w:rsidP="00133BC3">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2020. </w:t>
      </w:r>
    </w:p>
    <w:p w14:paraId="4EC292DB" w14:textId="77777777" w:rsidR="00133BC3" w:rsidRPr="00133BC3" w:rsidRDefault="00133BC3" w:rsidP="00133BC3">
      <w:pPr>
        <w:widowControl w:val="0"/>
        <w:autoSpaceDE w:val="0"/>
        <w:autoSpaceDN w:val="0"/>
        <w:adjustRightInd w:val="0"/>
        <w:rPr>
          <w:noProof/>
        </w:rPr>
      </w:pPr>
      <w:r w:rsidRPr="00133BC3">
        <w:rPr>
          <w:noProof/>
        </w:rPr>
        <w:t xml:space="preserve">ACM RECSYS COMMUNITY. </w:t>
      </w:r>
      <w:r w:rsidRPr="00133BC3">
        <w:rPr>
          <w:b/>
          <w:bCs/>
          <w:noProof/>
        </w:rPr>
        <w:t>RecSys – ACM Recommender Systems</w:t>
      </w:r>
      <w:r w:rsidRPr="00133BC3">
        <w:rPr>
          <w:noProof/>
        </w:rPr>
        <w:t xml:space="preserve">. Disponível em: &lt;https://recsys.acm.org/&gt;. Acesso em: 28 abr. 2020. </w:t>
      </w:r>
    </w:p>
    <w:p w14:paraId="1988C9DB" w14:textId="77777777" w:rsidR="00133BC3" w:rsidRPr="00133BC3" w:rsidRDefault="00133BC3" w:rsidP="00133BC3">
      <w:pPr>
        <w:widowControl w:val="0"/>
        <w:autoSpaceDE w:val="0"/>
        <w:autoSpaceDN w:val="0"/>
        <w:adjustRightInd w:val="0"/>
        <w:rPr>
          <w:noProof/>
        </w:rPr>
      </w:pPr>
      <w:r w:rsidRPr="00133BC3">
        <w:rPr>
          <w:noProof/>
        </w:rPr>
        <w:t xml:space="preserve">ALIAGA, W. K. DESENVOLVIMENTO DE UM SISTEMA DE RECOMENDACÃO MUSICAL SENSÍVEL AO CONTEXTO. 2018. </w:t>
      </w:r>
    </w:p>
    <w:p w14:paraId="2FB4986C" w14:textId="77777777" w:rsidR="00133BC3" w:rsidRPr="00133BC3" w:rsidRDefault="00133BC3" w:rsidP="00133BC3">
      <w:pPr>
        <w:widowControl w:val="0"/>
        <w:autoSpaceDE w:val="0"/>
        <w:autoSpaceDN w:val="0"/>
        <w:adjustRightInd w:val="0"/>
        <w:rPr>
          <w:noProof/>
        </w:rPr>
      </w:pPr>
      <w:r w:rsidRPr="00133BC3">
        <w:rPr>
          <w:noProof/>
        </w:rPr>
        <w:t xml:space="preserve">BHATNAGAR, V. </w:t>
      </w:r>
      <w:r w:rsidRPr="00133BC3">
        <w:rPr>
          <w:b/>
          <w:bCs/>
          <w:noProof/>
        </w:rPr>
        <w:t>Collaborative filtering using data mining and analysis</w:t>
      </w:r>
      <w:r w:rsidRPr="00133BC3">
        <w:rPr>
          <w:noProof/>
        </w:rPr>
        <w:t xml:space="preserve">. [s.l: s.n.]. </w:t>
      </w:r>
    </w:p>
    <w:p w14:paraId="3E48341C" w14:textId="77777777" w:rsidR="00133BC3" w:rsidRPr="00133BC3" w:rsidRDefault="00133BC3" w:rsidP="00133BC3">
      <w:pPr>
        <w:widowControl w:val="0"/>
        <w:autoSpaceDE w:val="0"/>
        <w:autoSpaceDN w:val="0"/>
        <w:adjustRightInd w:val="0"/>
        <w:rPr>
          <w:noProof/>
        </w:rPr>
      </w:pPr>
      <w:r w:rsidRPr="00133BC3">
        <w:rPr>
          <w:noProof/>
        </w:rPr>
        <w:t xml:space="preserve">BORJA, K.; DIERINGER, S. Streaming or stealing? The complementary features between music streaming and music piracy. </w:t>
      </w:r>
      <w:r w:rsidRPr="00133BC3">
        <w:rPr>
          <w:b/>
          <w:bCs/>
          <w:noProof/>
        </w:rPr>
        <w:t>Journal of Retailing and Consumer Services</w:t>
      </w:r>
      <w:r w:rsidRPr="00133BC3">
        <w:rPr>
          <w:noProof/>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133BC3">
        <w:rPr>
          <w:noProof/>
        </w:rPr>
        <w:t xml:space="preserve">DIETMAR, J. et al. </w:t>
      </w:r>
      <w:r w:rsidRPr="00133BC3">
        <w:rPr>
          <w:b/>
          <w:bCs/>
          <w:noProof/>
        </w:rPr>
        <w:t>Recommendation system -An Introduction</w:t>
      </w:r>
      <w:r w:rsidRPr="00133BC3">
        <w:rPr>
          <w:noProof/>
        </w:rPr>
        <w:t>. [s.l: s.n.]. 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133BC3" w:rsidRDefault="00133BC3" w:rsidP="00133BC3">
      <w:pPr>
        <w:widowControl w:val="0"/>
        <w:autoSpaceDE w:val="0"/>
        <w:autoSpaceDN w:val="0"/>
        <w:adjustRightInd w:val="0"/>
        <w:rPr>
          <w:noProof/>
        </w:rPr>
      </w:pPr>
      <w:r w:rsidRPr="00133BC3">
        <w:rPr>
          <w:noProof/>
        </w:rPr>
        <w:t xml:space="preserve">ERIKSSON, M. et al. </w:t>
      </w:r>
      <w:r w:rsidRPr="00133BC3">
        <w:rPr>
          <w:b/>
          <w:bCs/>
          <w:noProof/>
        </w:rPr>
        <w:t>Spotify Teardown</w:t>
      </w:r>
      <w:r w:rsidRPr="00133BC3">
        <w:rPr>
          <w:noProof/>
        </w:rPr>
        <w:t xml:space="preserve">. [s.l.] MIT Press, 2019. </w:t>
      </w:r>
    </w:p>
    <w:p w14:paraId="04AE8974" w14:textId="77777777" w:rsidR="00133BC3" w:rsidRPr="00133BC3" w:rsidRDefault="00133BC3" w:rsidP="00133BC3">
      <w:pPr>
        <w:widowControl w:val="0"/>
        <w:autoSpaceDE w:val="0"/>
        <w:autoSpaceDN w:val="0"/>
        <w:adjustRightInd w:val="0"/>
        <w:rPr>
          <w:noProof/>
        </w:rPr>
      </w:pPr>
      <w:r w:rsidRPr="00133BC3">
        <w:rPr>
          <w:noProof/>
        </w:rPr>
        <w:t xml:space="preserve">FALK, K. </w:t>
      </w:r>
      <w:r w:rsidRPr="00133BC3">
        <w:rPr>
          <w:b/>
          <w:bCs/>
          <w:noProof/>
        </w:rPr>
        <w:t>Practical Recommender Systems</w:t>
      </w:r>
      <w:r w:rsidRPr="00133BC3">
        <w:rPr>
          <w:noProof/>
        </w:rPr>
        <w:t xml:space="preserve">. [s.l: s.n.]. </w:t>
      </w:r>
    </w:p>
    <w:p w14:paraId="36DBD0A7" w14:textId="77777777" w:rsidR="00133BC3" w:rsidRPr="00133BC3" w:rsidRDefault="00133BC3" w:rsidP="00133BC3">
      <w:pPr>
        <w:widowControl w:val="0"/>
        <w:autoSpaceDE w:val="0"/>
        <w:autoSpaceDN w:val="0"/>
        <w:adjustRightInd w:val="0"/>
        <w:rPr>
          <w:noProof/>
        </w:rPr>
      </w:pPr>
      <w:r w:rsidRPr="00133BC3">
        <w:rPr>
          <w:noProof/>
        </w:rPr>
        <w:t xml:space="preserve">IFPI. </w:t>
      </w:r>
      <w:r w:rsidRPr="00133BC3">
        <w:rPr>
          <w:b/>
          <w:bCs/>
          <w:noProof/>
        </w:rPr>
        <w:t>IFPI Global Music Report 2019</w:t>
      </w:r>
      <w:r w:rsidRPr="00133BC3">
        <w:rPr>
          <w:noProof/>
        </w:rPr>
        <w:t xml:space="preserve">. Disponível em: &lt;https://www.ifpi.org/news/IFPI-GLOBAL-MUSIC-REPORT-2019&gt;. </w:t>
      </w:r>
    </w:p>
    <w:p w14:paraId="29E06246" w14:textId="77777777" w:rsidR="00133BC3" w:rsidRPr="00133BC3" w:rsidRDefault="00133BC3" w:rsidP="00133BC3">
      <w:pPr>
        <w:widowControl w:val="0"/>
        <w:autoSpaceDE w:val="0"/>
        <w:autoSpaceDN w:val="0"/>
        <w:adjustRightInd w:val="0"/>
        <w:rPr>
          <w:noProof/>
        </w:rPr>
      </w:pPr>
      <w:r w:rsidRPr="00133BC3">
        <w:rPr>
          <w:noProof/>
        </w:rPr>
        <w:t xml:space="preserve">JOSÉ, I. </w:t>
      </w:r>
      <w:r w:rsidRPr="00133BC3">
        <w:rPr>
          <w:b/>
          <w:bCs/>
          <w:noProof/>
        </w:rPr>
        <w:t>KNN (K-Nearest Neighbors) #1</w:t>
      </w:r>
      <w:r w:rsidRPr="00133BC3">
        <w:rPr>
          <w:noProof/>
        </w:rPr>
        <w:t xml:space="preserve">. Disponível em: &lt;https://medium.com/brasil-ai/knn-k-nearest-neighbors-1-e140c82e9c4e&gt;. Acesso em: 4 out. 2020. </w:t>
      </w:r>
    </w:p>
    <w:p w14:paraId="2026D579" w14:textId="77777777" w:rsidR="00133BC3" w:rsidRPr="00133BC3" w:rsidRDefault="00133BC3" w:rsidP="00133BC3">
      <w:pPr>
        <w:widowControl w:val="0"/>
        <w:autoSpaceDE w:val="0"/>
        <w:autoSpaceDN w:val="0"/>
        <w:adjustRightInd w:val="0"/>
        <w:rPr>
          <w:noProof/>
        </w:rPr>
      </w:pPr>
      <w:r w:rsidRPr="00133BC3">
        <w:rPr>
          <w:noProof/>
        </w:rPr>
        <w:t xml:space="preserve">LUDEWIG, M. et al. Effective nearest-neighbor music recommendations. </w:t>
      </w:r>
      <w:r w:rsidRPr="00133BC3">
        <w:rPr>
          <w:b/>
          <w:bCs/>
          <w:noProof/>
        </w:rPr>
        <w:t>ACM International Conference Proceeding Series</w:t>
      </w:r>
      <w:r w:rsidRPr="00133BC3">
        <w:rPr>
          <w:noProof/>
        </w:rPr>
        <w:t xml:space="preserve">, 2018. </w:t>
      </w:r>
    </w:p>
    <w:p w14:paraId="0CD845B9" w14:textId="77777777" w:rsidR="00133BC3" w:rsidRPr="00133BC3" w:rsidRDefault="00133BC3" w:rsidP="00133BC3">
      <w:pPr>
        <w:widowControl w:val="0"/>
        <w:autoSpaceDE w:val="0"/>
        <w:autoSpaceDN w:val="0"/>
        <w:adjustRightInd w:val="0"/>
        <w:rPr>
          <w:noProof/>
        </w:rPr>
      </w:pPr>
      <w:r w:rsidRPr="00133BC3">
        <w:rPr>
          <w:noProof/>
        </w:rPr>
        <w:t xml:space="preserve">LUINI, B. J. R.; WHITMAN, A. E.; DATE, P. </w:t>
      </w:r>
      <w:r w:rsidRPr="00133BC3">
        <w:rPr>
          <w:b/>
          <w:bCs/>
          <w:noProof/>
        </w:rPr>
        <w:t>Streaming Audio: The FezGuys’ Guide</w:t>
      </w:r>
      <w:r w:rsidRPr="00133BC3">
        <w:rPr>
          <w:noProof/>
        </w:rPr>
        <w:t xml:space="preserve">. [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133BC3" w:rsidRDefault="00133BC3" w:rsidP="00133BC3">
      <w:pPr>
        <w:widowControl w:val="0"/>
        <w:autoSpaceDE w:val="0"/>
        <w:autoSpaceDN w:val="0"/>
        <w:adjustRightInd w:val="0"/>
        <w:rPr>
          <w:noProof/>
        </w:rPr>
      </w:pPr>
      <w:r w:rsidRPr="00133BC3">
        <w:rPr>
          <w:noProof/>
        </w:rPr>
        <w:t xml:space="preserve">NIWA, H. </w:t>
      </w:r>
      <w:r w:rsidRPr="00133BC3">
        <w:rPr>
          <w:b/>
          <w:bCs/>
          <w:noProof/>
        </w:rPr>
        <w:t>Streaming Systems</w:t>
      </w:r>
      <w:r w:rsidRPr="00133BC3">
        <w:rPr>
          <w:noProof/>
        </w:rPr>
        <w:t>. [s.l.] O’Reilly Media, 2018. v. 134</w:t>
      </w:r>
    </w:p>
    <w:p w14:paraId="3339ED22" w14:textId="77777777" w:rsidR="00133BC3" w:rsidRPr="00133BC3" w:rsidRDefault="00133BC3" w:rsidP="00133BC3">
      <w:pPr>
        <w:widowControl w:val="0"/>
        <w:autoSpaceDE w:val="0"/>
        <w:autoSpaceDN w:val="0"/>
        <w:adjustRightInd w:val="0"/>
        <w:rPr>
          <w:noProof/>
        </w:rPr>
      </w:pPr>
      <w:r w:rsidRPr="00133BC3">
        <w:rPr>
          <w:noProof/>
        </w:rPr>
        <w:t xml:space="preserve">PEDREGOSA, F. et al. Scikit-learn: Machine Learning in {P}ython. </w:t>
      </w:r>
      <w:r w:rsidRPr="00133BC3">
        <w:rPr>
          <w:b/>
          <w:bCs/>
          <w:noProof/>
        </w:rPr>
        <w:t>Journal of Machine Learning Research</w:t>
      </w:r>
      <w:r w:rsidRPr="00133BC3">
        <w:rPr>
          <w:noProof/>
        </w:rPr>
        <w:t xml:space="preserve">, v. 12, p. 2825–2830, 2011. </w:t>
      </w:r>
    </w:p>
    <w:p w14:paraId="504B0798" w14:textId="77777777" w:rsidR="00133BC3" w:rsidRPr="00133BC3" w:rsidRDefault="00133BC3" w:rsidP="00133BC3">
      <w:pPr>
        <w:widowControl w:val="0"/>
        <w:autoSpaceDE w:val="0"/>
        <w:autoSpaceDN w:val="0"/>
        <w:adjustRightInd w:val="0"/>
        <w:rPr>
          <w:noProof/>
        </w:rPr>
      </w:pPr>
      <w:r w:rsidRPr="00133BC3">
        <w:rPr>
          <w:noProof/>
        </w:rPr>
        <w:t xml:space="preserve">RÄTSCH, G. A brief introduction into machine learning. </w:t>
      </w:r>
      <w:r w:rsidRPr="00133BC3">
        <w:rPr>
          <w:b/>
          <w:bCs/>
          <w:noProof/>
        </w:rPr>
        <w:t>21st Chaos Communication Congress</w:t>
      </w:r>
      <w:r w:rsidRPr="00133BC3">
        <w:rPr>
          <w:noProof/>
        </w:rPr>
        <w:t xml:space="preserve">, p. 1–6, 2004. </w:t>
      </w:r>
    </w:p>
    <w:p w14:paraId="696F2EAE" w14:textId="77777777" w:rsidR="00133BC3" w:rsidRPr="00133BC3" w:rsidRDefault="00133BC3" w:rsidP="00133BC3">
      <w:pPr>
        <w:widowControl w:val="0"/>
        <w:autoSpaceDE w:val="0"/>
        <w:autoSpaceDN w:val="0"/>
        <w:adjustRightInd w:val="0"/>
        <w:rPr>
          <w:noProof/>
        </w:rPr>
      </w:pPr>
      <w:r w:rsidRPr="00133BC3">
        <w:rPr>
          <w:noProof/>
        </w:rPr>
        <w:t xml:space="preserve">RESNICK, PAUL AND VARIAN, H. R. Recommender Systems. </w:t>
      </w:r>
      <w:r w:rsidRPr="00133BC3">
        <w:rPr>
          <w:b/>
          <w:bCs/>
          <w:noProof/>
        </w:rPr>
        <w:t xml:space="preserve">Communications of the </w:t>
      </w:r>
      <w:r w:rsidRPr="00133BC3">
        <w:rPr>
          <w:b/>
          <w:bCs/>
          <w:noProof/>
        </w:rPr>
        <w:lastRenderedPageBreak/>
        <w:t>ACM</w:t>
      </w:r>
      <w:r w:rsidRPr="00133BC3">
        <w:rPr>
          <w:noProof/>
        </w:rPr>
        <w:t xml:space="preserve">, v. 40, n. 4, p. 56–58, 1997. </w:t>
      </w:r>
    </w:p>
    <w:p w14:paraId="695EA898" w14:textId="77777777" w:rsidR="00133BC3" w:rsidRPr="00133BC3" w:rsidRDefault="00133BC3" w:rsidP="00133BC3">
      <w:pPr>
        <w:widowControl w:val="0"/>
        <w:autoSpaceDE w:val="0"/>
        <w:autoSpaceDN w:val="0"/>
        <w:adjustRightInd w:val="0"/>
        <w:rPr>
          <w:noProof/>
        </w:rPr>
      </w:pPr>
      <w:r w:rsidRPr="00133BC3">
        <w:rPr>
          <w:noProof/>
        </w:rPr>
        <w:t xml:space="preserve">RICCI, F.; ROKACH, L.; SHAPIRA, B. </w:t>
      </w:r>
      <w:r w:rsidRPr="00133BC3">
        <w:rPr>
          <w:b/>
          <w:bCs/>
          <w:noProof/>
        </w:rPr>
        <w:t>Recommender Systems Handbook</w:t>
      </w:r>
      <w:r w:rsidRPr="00133BC3">
        <w:rPr>
          <w:noProof/>
        </w:rPr>
        <w:t xml:space="preserve">. [s.l: s.n.]. </w:t>
      </w:r>
    </w:p>
    <w:p w14:paraId="6F76B1D2" w14:textId="77777777" w:rsidR="00133BC3" w:rsidRPr="00133BC3" w:rsidRDefault="00133BC3" w:rsidP="00133BC3">
      <w:pPr>
        <w:widowControl w:val="0"/>
        <w:autoSpaceDE w:val="0"/>
        <w:autoSpaceDN w:val="0"/>
        <w:adjustRightInd w:val="0"/>
        <w:rPr>
          <w:noProof/>
        </w:rPr>
      </w:pPr>
      <w:r w:rsidRPr="00133BC3">
        <w:rPr>
          <w:noProof/>
        </w:rPr>
        <w:t xml:space="preserve">T.M. COVER, P. E. H. Nearest Neighbor Pattern Classfication. v. I, p. 1–28, 1967. </w:t>
      </w:r>
    </w:p>
    <w:p w14:paraId="3790C6FE" w14:textId="77777777" w:rsidR="00133BC3" w:rsidRPr="00133BC3" w:rsidRDefault="00133BC3" w:rsidP="00133BC3">
      <w:pPr>
        <w:widowControl w:val="0"/>
        <w:autoSpaceDE w:val="0"/>
        <w:autoSpaceDN w:val="0"/>
        <w:adjustRightInd w:val="0"/>
        <w:rPr>
          <w:noProof/>
        </w:rPr>
      </w:pPr>
      <w:r w:rsidRPr="00133BC3">
        <w:rPr>
          <w:noProof/>
        </w:rPr>
        <w:t xml:space="preserve">TKALČIČ, M. et al. Prediction of music pairwise preferences from facial expressions. </w:t>
      </w:r>
      <w:r w:rsidRPr="00133BC3">
        <w:rPr>
          <w:b/>
          <w:bCs/>
          <w:noProof/>
        </w:rPr>
        <w:t>International Conference on Intelligent User Interfaces, Proceedings IUI</w:t>
      </w:r>
      <w:r w:rsidRPr="00133BC3">
        <w:rPr>
          <w:noProof/>
        </w:rPr>
        <w:t xml:space="preserve">, v. Part F1476, p. 150–159, 2019. </w:t>
      </w:r>
    </w:p>
    <w:p w14:paraId="482EC1EF" w14:textId="77777777" w:rsidR="00133BC3" w:rsidRPr="00133BC3" w:rsidRDefault="00133BC3" w:rsidP="00133BC3">
      <w:pPr>
        <w:widowControl w:val="0"/>
        <w:autoSpaceDE w:val="0"/>
        <w:autoSpaceDN w:val="0"/>
        <w:adjustRightInd w:val="0"/>
        <w:rPr>
          <w:noProof/>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Acesso em: 12 mar. 2020. </w:t>
      </w:r>
    </w:p>
    <w:p w14:paraId="44D2C87D" w14:textId="77777777" w:rsidR="00133BC3" w:rsidRPr="00133BC3" w:rsidRDefault="00133BC3" w:rsidP="00133BC3">
      <w:pPr>
        <w:widowControl w:val="0"/>
        <w:autoSpaceDE w:val="0"/>
        <w:autoSpaceDN w:val="0"/>
        <w:adjustRightInd w:val="0"/>
        <w:rPr>
          <w:noProof/>
        </w:rPr>
      </w:pPr>
      <w:r w:rsidRPr="00133BC3">
        <w:rPr>
          <w:noProof/>
        </w:rPr>
        <w:t xml:space="preserve">VOLOKHIN, S.; AGICHTEIN, E. Towards intent-aware contextual music recommendation: Initial experiments. </w:t>
      </w:r>
      <w:r w:rsidRPr="00133BC3">
        <w:rPr>
          <w:b/>
          <w:bCs/>
          <w:noProof/>
        </w:rPr>
        <w:t>41st International ACM SIGIR Conference on Research and Development in Information Retrieval, SIGIR 2018</w:t>
      </w:r>
      <w:r w:rsidRPr="00133BC3">
        <w:rPr>
          <w:noProof/>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133BC3">
        <w:rPr>
          <w:noProof/>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4"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9"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Sim, sera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Será um webapp</w:t>
      </w:r>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6"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É que é do tcc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C0EBBE" w14:textId="77777777" w:rsidR="00884A11" w:rsidRDefault="00884A11" w:rsidP="00CA31F6">
      <w:r>
        <w:separator/>
      </w:r>
    </w:p>
    <w:p w14:paraId="3920B516" w14:textId="77777777" w:rsidR="00884A11" w:rsidRDefault="00884A11" w:rsidP="00CA31F6"/>
    <w:p w14:paraId="36CFD766" w14:textId="77777777" w:rsidR="00884A11" w:rsidRDefault="00884A11" w:rsidP="00CA31F6"/>
    <w:p w14:paraId="5E8725B1" w14:textId="77777777" w:rsidR="00884A11" w:rsidRDefault="00884A11" w:rsidP="00CA31F6"/>
    <w:p w14:paraId="01BDD5A4" w14:textId="77777777" w:rsidR="00884A11" w:rsidRDefault="00884A11" w:rsidP="00CA31F6"/>
    <w:p w14:paraId="6AB99BFD" w14:textId="77777777" w:rsidR="00884A11" w:rsidRDefault="00884A11" w:rsidP="00CA31F6"/>
    <w:p w14:paraId="6DA22794" w14:textId="77777777" w:rsidR="00884A11" w:rsidRDefault="00884A11" w:rsidP="00CA31F6"/>
    <w:p w14:paraId="00D5547A" w14:textId="77777777" w:rsidR="00884A11" w:rsidRDefault="00884A11" w:rsidP="00CA31F6"/>
    <w:p w14:paraId="13167B9A" w14:textId="77777777" w:rsidR="00884A11" w:rsidRDefault="00884A11" w:rsidP="00CA31F6"/>
    <w:p w14:paraId="60908E06" w14:textId="77777777" w:rsidR="00884A11" w:rsidRDefault="00884A11" w:rsidP="00CA31F6"/>
    <w:p w14:paraId="24A561AC" w14:textId="77777777" w:rsidR="00884A11" w:rsidRDefault="00884A11" w:rsidP="00CA31F6"/>
    <w:p w14:paraId="77A0CB6A" w14:textId="77777777" w:rsidR="00884A11" w:rsidRDefault="00884A11" w:rsidP="00CA31F6"/>
    <w:p w14:paraId="6EA889BB" w14:textId="77777777" w:rsidR="00884A11" w:rsidRDefault="00884A11" w:rsidP="00CA31F6"/>
    <w:p w14:paraId="52B8BE3F" w14:textId="77777777" w:rsidR="00884A11" w:rsidRDefault="00884A11" w:rsidP="00CA31F6"/>
    <w:p w14:paraId="146765B5" w14:textId="77777777" w:rsidR="00884A11" w:rsidRDefault="00884A11" w:rsidP="00CA31F6"/>
    <w:p w14:paraId="5DB59D08" w14:textId="77777777" w:rsidR="00884A11" w:rsidRDefault="00884A11" w:rsidP="00CA31F6"/>
    <w:p w14:paraId="1B56124D" w14:textId="77777777" w:rsidR="00884A11" w:rsidRDefault="00884A11" w:rsidP="00CA31F6"/>
    <w:p w14:paraId="5008D802" w14:textId="77777777" w:rsidR="00884A11" w:rsidRDefault="00884A11" w:rsidP="00CA31F6"/>
    <w:p w14:paraId="7E539BDD" w14:textId="77777777" w:rsidR="00884A11" w:rsidRDefault="00884A11" w:rsidP="00CA31F6"/>
    <w:p w14:paraId="688F7700" w14:textId="77777777" w:rsidR="00884A11" w:rsidRDefault="00884A11" w:rsidP="00CA31F6"/>
    <w:p w14:paraId="62D535CE" w14:textId="77777777" w:rsidR="00884A11" w:rsidRDefault="00884A11" w:rsidP="00CA31F6"/>
    <w:p w14:paraId="287E14E0" w14:textId="77777777" w:rsidR="00884A11" w:rsidRDefault="00884A11" w:rsidP="00CA31F6"/>
    <w:p w14:paraId="07F3A494" w14:textId="77777777" w:rsidR="00884A11" w:rsidRDefault="00884A11" w:rsidP="00CA31F6"/>
    <w:p w14:paraId="28FD7505" w14:textId="77777777" w:rsidR="00884A11" w:rsidRDefault="00884A11" w:rsidP="00CA31F6"/>
    <w:p w14:paraId="1E7EFD96" w14:textId="77777777" w:rsidR="00884A11" w:rsidRDefault="00884A11" w:rsidP="00CA31F6"/>
    <w:p w14:paraId="08D322E3" w14:textId="77777777" w:rsidR="00884A11" w:rsidRDefault="00884A11" w:rsidP="00CA31F6"/>
  </w:endnote>
  <w:endnote w:type="continuationSeparator" w:id="0">
    <w:p w14:paraId="144A7236" w14:textId="77777777" w:rsidR="00884A11" w:rsidRDefault="00884A11" w:rsidP="00CA31F6">
      <w:r>
        <w:continuationSeparator/>
      </w:r>
    </w:p>
    <w:p w14:paraId="070C3EB0" w14:textId="77777777" w:rsidR="00884A11" w:rsidRDefault="00884A11" w:rsidP="00CA31F6"/>
    <w:p w14:paraId="7BCD9AD5" w14:textId="77777777" w:rsidR="00884A11" w:rsidRDefault="00884A11" w:rsidP="00CA31F6"/>
    <w:p w14:paraId="19B9E6BA" w14:textId="77777777" w:rsidR="00884A11" w:rsidRDefault="00884A11" w:rsidP="00CA31F6"/>
    <w:p w14:paraId="0BD51F1A" w14:textId="77777777" w:rsidR="00884A11" w:rsidRDefault="00884A11" w:rsidP="00CA31F6"/>
    <w:p w14:paraId="0A16DE66" w14:textId="77777777" w:rsidR="00884A11" w:rsidRDefault="00884A11" w:rsidP="00CA31F6"/>
    <w:p w14:paraId="2A5E9A24" w14:textId="77777777" w:rsidR="00884A11" w:rsidRDefault="00884A11" w:rsidP="00CA31F6"/>
    <w:p w14:paraId="0A4C1B91" w14:textId="77777777" w:rsidR="00884A11" w:rsidRDefault="00884A11" w:rsidP="00CA31F6"/>
    <w:p w14:paraId="24CA3DE7" w14:textId="77777777" w:rsidR="00884A11" w:rsidRDefault="00884A11" w:rsidP="00CA31F6"/>
    <w:p w14:paraId="7DB5918B" w14:textId="77777777" w:rsidR="00884A11" w:rsidRDefault="00884A11" w:rsidP="00CA31F6"/>
    <w:p w14:paraId="399D7E67" w14:textId="77777777" w:rsidR="00884A11" w:rsidRDefault="00884A11" w:rsidP="00CA31F6"/>
    <w:p w14:paraId="6A070776" w14:textId="77777777" w:rsidR="00884A11" w:rsidRDefault="00884A11" w:rsidP="00CA31F6"/>
    <w:p w14:paraId="2AB6361A" w14:textId="77777777" w:rsidR="00884A11" w:rsidRDefault="00884A11" w:rsidP="00CA31F6"/>
    <w:p w14:paraId="2B463D11" w14:textId="77777777" w:rsidR="00884A11" w:rsidRDefault="00884A11" w:rsidP="00CA31F6"/>
    <w:p w14:paraId="40A182CD" w14:textId="77777777" w:rsidR="00884A11" w:rsidRDefault="00884A11" w:rsidP="00CA31F6"/>
    <w:p w14:paraId="0F23D335" w14:textId="77777777" w:rsidR="00884A11" w:rsidRDefault="00884A11" w:rsidP="00CA31F6"/>
    <w:p w14:paraId="6C6A5ED5" w14:textId="77777777" w:rsidR="00884A11" w:rsidRDefault="00884A11" w:rsidP="00CA31F6"/>
    <w:p w14:paraId="47C515A1" w14:textId="77777777" w:rsidR="00884A11" w:rsidRDefault="00884A11" w:rsidP="00CA31F6"/>
    <w:p w14:paraId="6EDB8BE4" w14:textId="77777777" w:rsidR="00884A11" w:rsidRDefault="00884A11" w:rsidP="00CA31F6"/>
    <w:p w14:paraId="779291D3" w14:textId="77777777" w:rsidR="00884A11" w:rsidRDefault="00884A11" w:rsidP="00CA31F6"/>
    <w:p w14:paraId="4CF1505A" w14:textId="77777777" w:rsidR="00884A11" w:rsidRDefault="00884A11" w:rsidP="00CA31F6"/>
    <w:p w14:paraId="60A45A8B" w14:textId="77777777" w:rsidR="00884A11" w:rsidRDefault="00884A11" w:rsidP="00CA31F6"/>
    <w:p w14:paraId="1C327C23" w14:textId="77777777" w:rsidR="00884A11" w:rsidRDefault="00884A11" w:rsidP="00CA31F6"/>
    <w:p w14:paraId="57D104EF" w14:textId="77777777" w:rsidR="00884A11" w:rsidRDefault="00884A11" w:rsidP="00CA31F6"/>
    <w:p w14:paraId="08B723D6" w14:textId="77777777" w:rsidR="00884A11" w:rsidRDefault="00884A11" w:rsidP="00CA31F6"/>
    <w:p w14:paraId="74E68881" w14:textId="77777777" w:rsidR="00884A11" w:rsidRDefault="00884A11"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B57BA7" w14:textId="77777777" w:rsidR="00884A11" w:rsidRDefault="00884A11" w:rsidP="00CA31F6">
      <w:r>
        <w:separator/>
      </w:r>
    </w:p>
    <w:p w14:paraId="6A559CEB" w14:textId="77777777" w:rsidR="00884A11" w:rsidRDefault="00884A11" w:rsidP="00CA31F6"/>
    <w:p w14:paraId="7171C8BF" w14:textId="77777777" w:rsidR="00884A11" w:rsidRDefault="00884A11" w:rsidP="00CA31F6"/>
    <w:p w14:paraId="352F3E60" w14:textId="77777777" w:rsidR="00884A11" w:rsidRDefault="00884A11" w:rsidP="00CA31F6"/>
    <w:p w14:paraId="7078AD6F" w14:textId="77777777" w:rsidR="00884A11" w:rsidRDefault="00884A11" w:rsidP="00CA31F6"/>
    <w:p w14:paraId="60A25CE1" w14:textId="77777777" w:rsidR="00884A11" w:rsidRDefault="00884A11" w:rsidP="00CA31F6"/>
    <w:p w14:paraId="4FD210C2" w14:textId="77777777" w:rsidR="00884A11" w:rsidRDefault="00884A11" w:rsidP="00CA31F6"/>
    <w:p w14:paraId="48D9C754" w14:textId="77777777" w:rsidR="00884A11" w:rsidRDefault="00884A11" w:rsidP="00CA31F6"/>
    <w:p w14:paraId="65C0CE16" w14:textId="77777777" w:rsidR="00884A11" w:rsidRDefault="00884A11" w:rsidP="00CA31F6"/>
    <w:p w14:paraId="30AF0366" w14:textId="77777777" w:rsidR="00884A11" w:rsidRDefault="00884A11" w:rsidP="00CA31F6"/>
    <w:p w14:paraId="45223EFD" w14:textId="77777777" w:rsidR="00884A11" w:rsidRDefault="00884A11" w:rsidP="00CA31F6"/>
    <w:p w14:paraId="4DD74F12" w14:textId="77777777" w:rsidR="00884A11" w:rsidRDefault="00884A11" w:rsidP="00CA31F6"/>
    <w:p w14:paraId="5801333D" w14:textId="77777777" w:rsidR="00884A11" w:rsidRDefault="00884A11" w:rsidP="00CA31F6"/>
    <w:p w14:paraId="411792DC" w14:textId="77777777" w:rsidR="00884A11" w:rsidRDefault="00884A11" w:rsidP="00CA31F6"/>
    <w:p w14:paraId="4069EABF" w14:textId="77777777" w:rsidR="00884A11" w:rsidRDefault="00884A11" w:rsidP="00CA31F6"/>
    <w:p w14:paraId="3A5F7FA6" w14:textId="77777777" w:rsidR="00884A11" w:rsidRDefault="00884A11" w:rsidP="00CA31F6"/>
    <w:p w14:paraId="7CB0CA1C" w14:textId="77777777" w:rsidR="00884A11" w:rsidRDefault="00884A11" w:rsidP="00CA31F6"/>
  </w:footnote>
  <w:footnote w:type="continuationSeparator" w:id="0">
    <w:p w14:paraId="1DB46FB3" w14:textId="77777777" w:rsidR="00884A11" w:rsidRDefault="00884A11" w:rsidP="00CA31F6">
      <w:r>
        <w:continuationSeparator/>
      </w:r>
    </w:p>
    <w:p w14:paraId="2E2DE1D2" w14:textId="77777777" w:rsidR="00884A11" w:rsidRDefault="00884A11" w:rsidP="00CA31F6"/>
    <w:p w14:paraId="313D0D2E" w14:textId="77777777" w:rsidR="00884A11" w:rsidRDefault="00884A11" w:rsidP="00CA31F6"/>
    <w:p w14:paraId="0E2F7A07" w14:textId="77777777" w:rsidR="00884A11" w:rsidRDefault="00884A11" w:rsidP="00CA31F6"/>
    <w:p w14:paraId="4E6909A0" w14:textId="77777777" w:rsidR="00884A11" w:rsidRDefault="00884A11" w:rsidP="00CA31F6"/>
    <w:p w14:paraId="2EA329F9" w14:textId="77777777" w:rsidR="00884A11" w:rsidRDefault="00884A11" w:rsidP="00CA31F6"/>
    <w:p w14:paraId="448E100C" w14:textId="77777777" w:rsidR="00884A11" w:rsidRDefault="00884A11" w:rsidP="00CA31F6"/>
    <w:p w14:paraId="190A66FE" w14:textId="77777777" w:rsidR="00884A11" w:rsidRDefault="00884A11" w:rsidP="00CA31F6"/>
    <w:p w14:paraId="3F1DCE74" w14:textId="77777777" w:rsidR="00884A11" w:rsidRDefault="00884A11" w:rsidP="00CA31F6"/>
    <w:p w14:paraId="75860A1C" w14:textId="77777777" w:rsidR="00884A11" w:rsidRDefault="00884A11" w:rsidP="00CA31F6"/>
    <w:p w14:paraId="323EC970" w14:textId="77777777" w:rsidR="00884A11" w:rsidRDefault="00884A11" w:rsidP="00CA31F6"/>
    <w:p w14:paraId="2DC28B81" w14:textId="77777777" w:rsidR="00884A11" w:rsidRDefault="00884A11" w:rsidP="00CA31F6"/>
    <w:p w14:paraId="1B6EA816" w14:textId="77777777" w:rsidR="00884A11" w:rsidRDefault="00884A11" w:rsidP="00CA31F6"/>
    <w:p w14:paraId="7F330DC2" w14:textId="77777777" w:rsidR="00884A11" w:rsidRDefault="00884A11" w:rsidP="00CA31F6"/>
    <w:p w14:paraId="64A3CD66" w14:textId="77777777" w:rsidR="00884A11" w:rsidRDefault="00884A11" w:rsidP="00CA31F6"/>
    <w:p w14:paraId="7B0BC10E" w14:textId="77777777" w:rsidR="00884A11" w:rsidRDefault="00884A11" w:rsidP="00CA31F6"/>
    <w:p w14:paraId="0CFA31B9" w14:textId="77777777" w:rsidR="00884A11" w:rsidRDefault="00884A11" w:rsidP="00CA31F6"/>
    <w:p w14:paraId="75522E97" w14:textId="77777777" w:rsidR="00884A11" w:rsidRDefault="00884A11" w:rsidP="00CA31F6"/>
    <w:p w14:paraId="6CD25362" w14:textId="77777777" w:rsidR="00884A11" w:rsidRDefault="00884A11" w:rsidP="00CA31F6"/>
    <w:p w14:paraId="5BD5D29B" w14:textId="77777777" w:rsidR="00884A11" w:rsidRDefault="00884A11" w:rsidP="00CA31F6"/>
    <w:p w14:paraId="34FD75D3" w14:textId="77777777" w:rsidR="00884A11" w:rsidRDefault="00884A11" w:rsidP="00CA31F6"/>
    <w:p w14:paraId="7A9E009B" w14:textId="77777777" w:rsidR="00884A11" w:rsidRDefault="00884A11" w:rsidP="00CA31F6"/>
    <w:p w14:paraId="1A8A3C29" w14:textId="77777777" w:rsidR="00884A11" w:rsidRDefault="00884A11" w:rsidP="00CA31F6"/>
    <w:p w14:paraId="4432C27E" w14:textId="77777777" w:rsidR="00884A11" w:rsidRDefault="00884A11" w:rsidP="00CA31F6"/>
    <w:p w14:paraId="6A5C2E31" w14:textId="77777777" w:rsidR="00884A11" w:rsidRDefault="00884A11" w:rsidP="00CA31F6"/>
    <w:p w14:paraId="6D650682" w14:textId="77777777" w:rsidR="00884A11" w:rsidRDefault="00884A11"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4A11"/>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385A"/>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1AD2"/>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7</TotalTime>
  <Pages>54</Pages>
  <Words>17312</Words>
  <Characters>93491</Characters>
  <Application>Microsoft Office Word</Application>
  <DocSecurity>0</DocSecurity>
  <Lines>779</Lines>
  <Paragraphs>2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058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146</cp:revision>
  <cp:lastPrinted>2003-10-22T01:33:00Z</cp:lastPrinted>
  <dcterms:created xsi:type="dcterms:W3CDTF">2020-07-01T22:52:00Z</dcterms:created>
  <dcterms:modified xsi:type="dcterms:W3CDTF">2020-10-1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